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D6000" w14:textId="5F0644A9"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r w:rsidR="006C5E1C">
        <w:t>understand</w:t>
      </w:r>
      <w:r w:rsidR="005E2042">
        <w:t xml:space="preserve"> </w:t>
      </w:r>
      <w:bookmarkStart w:id="0" w:name="_GoBack"/>
      <w:bookmarkEnd w:id="0"/>
      <w:r w:rsidR="005E2042">
        <w:t xml:space="preserve">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 xml:space="preserve">This is true </w:t>
      </w:r>
      <w:proofErr w:type="gramStart"/>
      <w:r w:rsidR="00976F78">
        <w:t>despite the fact that</w:t>
      </w:r>
      <w:proofErr w:type="gramEnd"/>
      <w:r w:rsidR="00976F78">
        <w:t xml:space="preserve"> Cohen never suggested using his benchmarks as anything but a last resort in power analysis or effect size interpretation</w:t>
      </w:r>
      <w:r w:rsidR="005C7D96">
        <w:t xml:space="preserve">. </w:t>
      </w:r>
    </w:p>
    <w:p w14:paraId="2A1FCF06" w14:textId="77777777" w:rsidR="00976F78" w:rsidRDefault="00976F78" w:rsidP="00976F78">
      <w:r>
        <w:t xml:space="preserve">E.g.; “When the above has not provided </w:t>
      </w:r>
      <w:proofErr w:type="gramStart"/>
      <w:r>
        <w:t>sufficient</w:t>
      </w:r>
      <w:proofErr w:type="gramEnd"/>
      <w:r>
        <w:t xml:space="preserve">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w:t>
      </w:r>
      <w:proofErr w:type="gramStart"/>
      <w:r>
        <w:t>despite the fact that</w:t>
      </w:r>
      <w:proofErr w:type="gramEnd"/>
      <w:r>
        <w:t xml:space="preserve">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w:t>
      </w:r>
      <w:proofErr w:type="gramStart"/>
      <w:r w:rsidR="00824714">
        <w:t>particular area</w:t>
      </w:r>
      <w:proofErr w:type="gramEnd"/>
      <w:r w:rsidR="00824714">
        <w:t xml:space="preserve"> of psychological 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5A5D38C0" w14:textId="24C2A54F" w:rsidR="007207C5" w:rsidRDefault="007207C5" w:rsidP="007207C5">
      <w:pPr>
        <w:rPr>
          <w:b/>
        </w:rPr>
      </w:pPr>
      <w:r w:rsidRPr="00076A9C">
        <w:rPr>
          <w:b/>
        </w:rPr>
        <w:t>Adjusting for publication bias</w:t>
      </w:r>
      <w:r>
        <w:rPr>
          <w:b/>
        </w:rPr>
        <w:t>:</w:t>
      </w:r>
    </w:p>
    <w:p w14:paraId="6FDFCA57" w14:textId="6405A014" w:rsidR="00F910F9" w:rsidRDefault="007207C5" w:rsidP="007207C5">
      <w:r>
        <w:t xml:space="preserve">One of the main risks in developing projects like this is the issue of </w:t>
      </w:r>
      <w:r w:rsidR="00F910F9">
        <w:t xml:space="preserve">effect size exaggeration due to reporting and publication bias </w:t>
      </w:r>
      <w:r w:rsidR="00F910F9">
        <w:fldChar w:fldCharType="begin"/>
      </w:r>
      <w:r w:rsidR="00F910F9">
        <w:instrText xml:space="preserve"> ADDIN EN.CITE &lt;EndNote&gt;&lt;Cite&gt;&lt;Author&gt;Ferguson&lt;/Author&gt;&lt;Year&gt;2012&lt;/Year&gt;&lt;RecNum&gt;224&lt;/RecNum&gt;&lt;DisplayText&gt;(Ferguson &amp;amp; Brannick, 2012)&lt;/DisplayText&gt;&lt;record&gt;&lt;rec-number&gt;224&lt;/rec-number&gt;&lt;foreign-keys&gt;&lt;key app="EN" db-id="9xrafw5sx95dvre9w5hpevd89fzwtwr9twsw" timestamp="1501053979"&gt;224&lt;/key&gt;&lt;/foreign-keys&gt;&lt;ref-type name="Journal Article"&gt;17&lt;/ref-type&gt;&lt;contributors&gt;&lt;authors&gt;&lt;author&gt;Ferguson, C. J.&lt;/author&gt;&lt;author&gt;Brannick, M. T.&lt;/author&gt;&lt;/authors&gt;&lt;/contributors&gt;&lt;auth-address&gt;Department of Psychology, Texas A&amp;amp;M International University, 5201 University Blvd., Laredo, TX 78041, USA. CJFerguson1111@aol.com&lt;/auth-address&gt;&lt;titles&gt;&lt;title&gt;Publication bias in psychological science: prevalence, methods for identifying and controlling, and implications for the use of meta-analyses&lt;/title&gt;&lt;secondary-title&gt;Psychol Methods&lt;/secondary-title&gt;&lt;alt-title&gt;Psychological methods&lt;/alt-title&gt;&lt;/titles&gt;&lt;periodical&gt;&lt;full-title&gt;Psychol Methods&lt;/full-title&gt;&lt;/periodical&gt;&lt;alt-periodical&gt;&lt;full-title&gt;Psychological Methods&lt;/full-title&gt;&lt;/alt-periodical&gt;&lt;pages&gt;120-8&lt;/pages&gt;&lt;volume&gt;17&lt;/volume&gt;&lt;number&gt;1&lt;/number&gt;&lt;edition&gt;2011/07/27&lt;/edition&gt;&lt;keywords&gt;&lt;keyword&gt;Data Interpretation, Statistical&lt;/keyword&gt;&lt;keyword&gt;Humans&lt;/keyword&gt;&lt;keyword&gt;*Meta-Analysis as Topic&lt;/keyword&gt;&lt;keyword&gt;Prevalence&lt;/keyword&gt;&lt;keyword&gt;*Psychology&lt;/keyword&gt;&lt;keyword&gt;Publication Bias/*statistics &amp;amp; numerical data&lt;/keyword&gt;&lt;keyword&gt;*Quality Control&lt;/keyword&gt;&lt;keyword&gt;Selection Bias&lt;/keyword&gt;&lt;/keywords&gt;&lt;dates&gt;&lt;year&gt;2012&lt;/year&gt;&lt;pub-dates&gt;&lt;date&gt;Mar&lt;/date&gt;&lt;/pub-dates&gt;&lt;/dates&gt;&lt;isbn&gt;1082-989x&lt;/isbn&gt;&lt;accession-num&gt;21787082&lt;/accession-num&gt;&lt;urls&gt;&lt;/urls&gt;&lt;electronic-resource-num&gt;10.1037/a0024445&lt;/electronic-resource-num&gt;&lt;remote-database-provider&gt;NLM&lt;/remote-database-provider&gt;&lt;language&gt;eng&lt;/language&gt;&lt;/record&gt;&lt;/Cite&gt;&lt;/EndNote&gt;</w:instrText>
      </w:r>
      <w:r w:rsidR="00F910F9">
        <w:fldChar w:fldCharType="separate"/>
      </w:r>
      <w:r w:rsidR="00F910F9">
        <w:rPr>
          <w:noProof/>
        </w:rPr>
        <w:t>(Ferguson &amp; Brannick, 2012)</w:t>
      </w:r>
      <w:r w:rsidR="00F910F9">
        <w:fldChar w:fldCharType="end"/>
      </w:r>
      <w:r w:rsidR="00F910F9">
        <w:t xml:space="preserve">. </w:t>
      </w:r>
      <w:proofErr w:type="gramStart"/>
      <w:r w:rsidR="00F910F9">
        <w:t>In order to</w:t>
      </w:r>
      <w:proofErr w:type="gramEnd"/>
      <w:r w:rsidR="00F910F9">
        <w:t xml:space="preserve"> address this issue, several methods have been implemented to adjust for publication bias.</w:t>
      </w:r>
    </w:p>
    <w:p w14:paraId="46DB14C1" w14:textId="1B51F1B5" w:rsidR="00F910F9" w:rsidRDefault="00F910F9" w:rsidP="007207C5"/>
    <w:p w14:paraId="5095A514" w14:textId="17EAC4B6" w:rsidR="00A00227" w:rsidRDefault="00A00227" w:rsidP="007207C5"/>
    <w:p w14:paraId="248948CB" w14:textId="41BA62F2" w:rsidR="00A00227" w:rsidRDefault="00A00227" w:rsidP="007207C5"/>
    <w:p w14:paraId="2672B788" w14:textId="77777777" w:rsidR="00A00227" w:rsidRDefault="00A00227" w:rsidP="007207C5"/>
    <w:p w14:paraId="5A09F9F9" w14:textId="2AEA7018" w:rsidR="00F910F9" w:rsidRDefault="00F910F9" w:rsidP="007207C5">
      <w:r>
        <w:t>For effect sizes estimated from test statistics directly …</w:t>
      </w:r>
    </w:p>
    <w:p w14:paraId="7EDB0721" w14:textId="33AD88F5" w:rsidR="00714ECC" w:rsidRDefault="00714ECC" w:rsidP="007207C5"/>
    <w:p w14:paraId="236BDE2C" w14:textId="7C36F62D" w:rsidR="00714ECC" w:rsidRDefault="00714ECC" w:rsidP="007207C5"/>
    <w:p w14:paraId="638F2564" w14:textId="6F9F882C" w:rsidR="00714ECC" w:rsidRPr="00714ECC" w:rsidRDefault="00714ECC" w:rsidP="00714ECC">
      <w:pPr>
        <w:rPr>
          <w:b/>
        </w:rPr>
      </w:pPr>
      <w:r>
        <w:lastRenderedPageBreak/>
        <w:t xml:space="preserve">See </w:t>
      </w:r>
      <w:r>
        <w:t>Addressing the “Replication Crisis”: Using Original Studies to Design Replication Studies with Appropriate Statistical Power</w:t>
      </w:r>
      <w:r>
        <w:t xml:space="preserve"> </w:t>
      </w:r>
      <w:r>
        <w:t>Samantha F. Anderson &amp; Scott E. Maxwell</w:t>
      </w:r>
    </w:p>
    <w:p w14:paraId="4556F232" w14:textId="77777777" w:rsidR="007207C5" w:rsidRDefault="007207C5" w:rsidP="007207C5">
      <w:pPr>
        <w:spacing w:line="360" w:lineRule="auto"/>
        <w:ind w:firstLine="720"/>
      </w:pPr>
      <w:r>
        <w:t xml:space="preserve">Tayler and Muller suggest using the lower 95% CI of the </w:t>
      </w:r>
    </w:p>
    <w:p w14:paraId="339636D7" w14:textId="77777777" w:rsidR="007207C5" w:rsidRDefault="007207C5" w:rsidP="007207C5">
      <w:pPr>
        <w:spacing w:line="360" w:lineRule="auto"/>
        <w:ind w:firstLine="720"/>
      </w:pPr>
      <w:r>
        <w:t xml:space="preserve">Anderson and colleagues (2017) method for effect size adjustment estimates the expected effect size by producing a maximum likelihood estimate of the effect size of published given the observed effect size under the assumption that the distribution of reported F statistics is truncated at a given significance level (they suggest .05). This </w:t>
      </w:r>
    </w:p>
    <w:p w14:paraId="3AED885B" w14:textId="6E2769C2" w:rsidR="005C7D96" w:rsidRDefault="00F910F9">
      <w:pPr>
        <w:rPr>
          <w:rFonts w:eastAsiaTheme="minorEastAsia"/>
        </w:rPr>
      </w:pPr>
      <w:r>
        <w:rPr>
          <w:rFonts w:eastAsiaTheme="minorEastAsia"/>
        </w:rPr>
        <w:t>For effect sizes directly extracted, it was not possible to use these methods. In these cases</w:t>
      </w:r>
    </w:p>
    <w:p w14:paraId="63B7C0B8" w14:textId="77777777" w:rsidR="0002274C" w:rsidRDefault="0002274C" w:rsidP="0002274C"/>
    <w:p w14:paraId="1B6949AF" w14:textId="77777777" w:rsidR="0002274C" w:rsidRDefault="0002274C" w:rsidP="0002274C">
      <w:r>
        <w:t xml:space="preserve">SUBTASK – calculate average effect size decrease from </w:t>
      </w:r>
      <w:proofErr w:type="gramStart"/>
      <w:r>
        <w:t>all of</w:t>
      </w:r>
      <w:proofErr w:type="gramEnd"/>
      <w:r>
        <w:t xml:space="preserve"> the large reproducibility projects</w:t>
      </w:r>
    </w:p>
    <w:p w14:paraId="2C017728" w14:textId="313C7533" w:rsidR="00B74016" w:rsidRDefault="00B74016">
      <w:pPr>
        <w:rPr>
          <w:rFonts w:eastAsiaTheme="minorEastAsia"/>
        </w:rPr>
      </w:pPr>
    </w:p>
    <w:p w14:paraId="7768E8F6" w14:textId="0EBE117E" w:rsidR="0002274C" w:rsidRDefault="0002274C">
      <w:pPr>
        <w:rPr>
          <w:rFonts w:eastAsiaTheme="minorEastAsia"/>
        </w:rPr>
      </w:pPr>
    </w:p>
    <w:p w14:paraId="2CB1C672" w14:textId="77777777" w:rsidR="0002274C" w:rsidRDefault="0002274C">
      <w:pPr>
        <w:rPr>
          <w:rFonts w:eastAsiaTheme="minorEastAsia"/>
        </w:rPr>
      </w:pPr>
    </w:p>
    <w:p w14:paraId="1465BFE2" w14:textId="1E7F05AA" w:rsidR="00F910F9" w:rsidRDefault="00F910F9">
      <w:pPr>
        <w:rPr>
          <w:rFonts w:eastAsiaTheme="minorEastAsia"/>
        </w:rPr>
      </w:pPr>
    </w:p>
    <w:p w14:paraId="0A0905F4" w14:textId="77777777" w:rsidR="00F910F9" w:rsidRDefault="00F910F9">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lastRenderedPageBreak/>
        <w:t xml:space="preserve">Partial eta squared </w:t>
      </w:r>
    </w:p>
    <w:p w14:paraId="4481A7F2" w14:textId="421D2AA1" w:rsidR="00C15456" w:rsidRDefault="00C15456">
      <w:r>
        <w:t>partial eta squared is estimated from F statistic an</w:t>
      </w:r>
      <w:r w:rsidR="00BD0FC2">
        <w:t>d</w:t>
      </w:r>
      <w:r>
        <w:t xml:space="preserve"> </w:t>
      </w:r>
      <w:proofErr w:type="spellStart"/>
      <w:r>
        <w:t>dfs</w:t>
      </w:r>
      <w:proofErr w:type="spellEnd"/>
      <w:r>
        <w:t xml:space="preserve"> as </w:t>
      </w:r>
    </w:p>
    <w:p w14:paraId="00378E5A" w14:textId="77777777" w:rsidR="005F092A" w:rsidRDefault="006C5E1C"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09190ECB" w:rsidR="00C15456" w:rsidRDefault="00314C95">
      <w:proofErr w:type="gramStart"/>
      <w:r>
        <w:t>ADDITIONALLY</w:t>
      </w:r>
      <w:proofErr w:type="gramEnd"/>
      <w:r>
        <w:t xml:space="preserve"> EXTRACT: </w:t>
      </w:r>
    </w:p>
    <w:p w14:paraId="21592830" w14:textId="5436D463" w:rsidR="00314C95" w:rsidRDefault="00314C95">
      <w:r w:rsidRPr="00314C95">
        <w:t>Sample sizes, of course, and aspects of the study designs, populations sampled, and researcher identities and affiliations.  You’re going to have some awkward issues regarding dependencies in the data, e.g., multiple effect sizes within one study, multiple studies from the same lab.</w:t>
      </w:r>
    </w:p>
    <w:p w14:paraId="3FD572A7" w14:textId="7A9C4A81" w:rsidR="00314C95" w:rsidRDefault="00314C95"/>
    <w:p w14:paraId="58E32EE6" w14:textId="6216CFA7" w:rsidR="00314C95" w:rsidRDefault="00CE7EC7">
      <w:r>
        <w:t xml:space="preserve">For a citation about the proportion of studies which report an effect size: </w:t>
      </w:r>
      <w:r>
        <w:fldChar w:fldCharType="begin"/>
      </w:r>
      <w:r>
        <w:instrText xml:space="preserve"> ADDIN EN.CITE &lt;EndNote&gt;&lt;Cite&gt;&lt;Author&gt;Fritz&lt;/Author&gt;&lt;Year&gt;2012&lt;/Year&gt;&lt;RecNum&gt;949&lt;/RecNum&gt;&lt;DisplayText&gt;(Fritz, Morris, &amp;amp; Richler, 2012)&lt;/DisplayText&gt;&lt;record&gt;&lt;rec-number&gt;949&lt;/rec-number&gt;&lt;foreign-keys&gt;&lt;key app="EN" db-id="9xrafw5sx95dvre9w5hpevd89fzwtwr9twsw" timestamp="1535355567"&gt;949&lt;/key&gt;&lt;/foreign-keys&gt;&lt;ref-type name="Journal Article"&gt;17&lt;/ref-type&gt;&lt;contributors&gt;&lt;authors&gt;&lt;author&gt;Fritz, Catherine O.&lt;/author&gt;&lt;author&gt;Morris, Peter E.&lt;/author&gt;&lt;author&gt;Richler, Jennifer J.&lt;/author&gt;&lt;/authors&gt;&lt;/contributors&gt;&lt;auth-address&gt;Fritz, Catherine O.: Educational Research Department, Lancaster University, Lancaster, United Kingdom, LA1 4YD, c.fritz@lancaster.ac.uk&lt;/auth-addres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18&lt;/pages&gt;&lt;volume&gt;141&lt;/volume&gt;&lt;number&gt;1&lt;/number&gt;&lt;keywords&gt;&lt;keyword&gt;*Effect Size (Statistical)&lt;/keyword&gt;&lt;keyword&gt;*Statistical Analysis&lt;/keyword&gt;&lt;keyword&gt;Statistics&lt;/keyword&gt;&lt;/keywords&gt;&lt;dates&gt;&lt;year&gt;2012&lt;/year&gt;&lt;/dates&gt;&lt;pub-location&gt;US&lt;/pub-location&gt;&lt;publisher&gt;American Psychological Association&lt;/publisher&gt;&lt;isbn&gt;1939-2222(Electronic),0096-3445(Print)&lt;/isbn&gt;&lt;urls&gt;&lt;/urls&gt;&lt;electronic-resource-num&gt;10.1037/a0024338&lt;/electronic-resource-num&gt;&lt;/record&gt;&lt;/Cite&gt;&lt;/EndNote&gt;</w:instrText>
      </w:r>
      <w:r>
        <w:fldChar w:fldCharType="separate"/>
      </w:r>
      <w:r>
        <w:rPr>
          <w:noProof/>
        </w:rPr>
        <w:t>(Fritz, Morris, &amp; Richler, 2012)</w:t>
      </w:r>
      <w:r>
        <w:fldChar w:fldCharType="end"/>
      </w:r>
    </w:p>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3AFC3836" w:rsidR="00322CD6" w:rsidRDefault="00EF30DE">
      <w:r>
        <w:t xml:space="preserve">It is possible that open access </w:t>
      </w:r>
      <w:r w:rsidR="00076A9C">
        <w:t>journals</w:t>
      </w:r>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w:t>
      </w:r>
      <w:proofErr w:type="gramStart"/>
      <w:r>
        <w:t>definitely errors</w:t>
      </w:r>
      <w:proofErr w:type="gramEnd"/>
      <w:r>
        <w:t xml:space="preserve"> in this database. Although no false positives were identified in the validation stage of this project, it is possible that 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proofErr w:type="gramStart"/>
      <w:r>
        <w:t>In order to</w:t>
      </w:r>
      <w:proofErr w:type="gramEnd"/>
      <w:r>
        <w:t xml:space="preserve">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w:t>
      </w:r>
      <w:proofErr w:type="gramStart"/>
      <w:r w:rsidR="002E2197">
        <w:t>particular type</w:t>
      </w:r>
      <w:proofErr w:type="gramEnd"/>
      <w:r w:rsidR="002E2197">
        <w:t xml:space="preserv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t xml:space="preserve">Data organisation </w:t>
      </w:r>
    </w:p>
    <w:p w14:paraId="6087F018" w14:textId="4F413DD0" w:rsidR="00A23672" w:rsidRDefault="00A23672">
      <w:r>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lastRenderedPageBreak/>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t>Table [export file 2]</w:t>
      </w:r>
    </w:p>
    <w:tbl>
      <w:tblPr>
        <w:tblStyle w:val="TableGrid"/>
        <w:tblW w:w="0" w:type="auto"/>
        <w:tblLook w:val="04A0" w:firstRow="1" w:lastRow="0" w:firstColumn="1" w:lastColumn="0" w:noHBand="0" w:noVBand="1"/>
      </w:tblPr>
      <w:tblGrid>
        <w:gridCol w:w="1838"/>
        <w:gridCol w:w="1701"/>
        <w:gridCol w:w="1417"/>
        <w:gridCol w:w="1787"/>
        <w:gridCol w:w="1417"/>
      </w:tblGrid>
      <w:tr w:rsidR="00170471" w14:paraId="03688AE4" w14:textId="509836AD" w:rsidTr="0092271D">
        <w:tc>
          <w:tcPr>
            <w:tcW w:w="1838" w:type="dxa"/>
          </w:tcPr>
          <w:p w14:paraId="6F4FC4E5" w14:textId="737848A4" w:rsidR="00170471" w:rsidRDefault="00170471">
            <w:r>
              <w:t>PMCID</w:t>
            </w:r>
          </w:p>
        </w:tc>
        <w:tc>
          <w:tcPr>
            <w:tcW w:w="1701" w:type="dxa"/>
          </w:tcPr>
          <w:p w14:paraId="62416FBD" w14:textId="2C7B8AA7" w:rsidR="00170471" w:rsidRDefault="00170471">
            <w:r>
              <w:t>Effect size type</w:t>
            </w:r>
          </w:p>
        </w:tc>
        <w:tc>
          <w:tcPr>
            <w:tcW w:w="1417" w:type="dxa"/>
          </w:tcPr>
          <w:p w14:paraId="51DD7692" w14:textId="1607245B" w:rsidR="00170471" w:rsidRDefault="00170471">
            <w:r>
              <w:t>Effect size</w:t>
            </w:r>
          </w:p>
        </w:tc>
        <w:tc>
          <w:tcPr>
            <w:tcW w:w="1787" w:type="dxa"/>
          </w:tcPr>
          <w:p w14:paraId="3A7CED74" w14:textId="6E5EEA19" w:rsidR="00170471" w:rsidRDefault="00170471">
            <w:r>
              <w:t>Bias-adjusted ES</w:t>
            </w:r>
          </w:p>
        </w:tc>
        <w:tc>
          <w:tcPr>
            <w:tcW w:w="1417" w:type="dxa"/>
          </w:tcPr>
          <w:p w14:paraId="7A767013" w14:textId="13518C38" w:rsidR="00170471" w:rsidRDefault="00170471">
            <w:r>
              <w:t>Location</w:t>
            </w:r>
          </w:p>
        </w:tc>
      </w:tr>
      <w:tr w:rsidR="00170471" w14:paraId="16A357EC" w14:textId="2CB671F4" w:rsidTr="0092271D">
        <w:tc>
          <w:tcPr>
            <w:tcW w:w="1838" w:type="dxa"/>
          </w:tcPr>
          <w:p w14:paraId="5CA50F83" w14:textId="714F3331" w:rsidR="00170471" w:rsidRDefault="00170471" w:rsidP="007B2141">
            <w:r w:rsidRPr="007B2141">
              <w:t>4547492</w:t>
            </w:r>
          </w:p>
        </w:tc>
        <w:tc>
          <w:tcPr>
            <w:tcW w:w="1701" w:type="dxa"/>
          </w:tcPr>
          <w:p w14:paraId="435107C1" w14:textId="6FA4ECE8" w:rsidR="00170471" w:rsidRDefault="00170471" w:rsidP="007B2141">
            <w:r>
              <w:t>d</w:t>
            </w:r>
          </w:p>
        </w:tc>
        <w:tc>
          <w:tcPr>
            <w:tcW w:w="1417" w:type="dxa"/>
          </w:tcPr>
          <w:p w14:paraId="733075D3" w14:textId="79DD2DDA" w:rsidR="00170471" w:rsidRDefault="00170471" w:rsidP="007B2141">
            <w:r>
              <w:t>.04</w:t>
            </w:r>
          </w:p>
        </w:tc>
        <w:tc>
          <w:tcPr>
            <w:tcW w:w="1787" w:type="dxa"/>
          </w:tcPr>
          <w:p w14:paraId="683EDE0C" w14:textId="06C9E2A7" w:rsidR="00170471" w:rsidRDefault="0092271D" w:rsidP="007B2141">
            <w:r>
              <w:t>.01</w:t>
            </w:r>
          </w:p>
        </w:tc>
        <w:tc>
          <w:tcPr>
            <w:tcW w:w="1417" w:type="dxa"/>
          </w:tcPr>
          <w:p w14:paraId="6E3E6A97" w14:textId="65AE3BF4" w:rsidR="00170471" w:rsidRDefault="00170471" w:rsidP="007B2141">
            <w:r>
              <w:t>results</w:t>
            </w:r>
          </w:p>
        </w:tc>
      </w:tr>
      <w:tr w:rsidR="00170471" w14:paraId="3A719339" w14:textId="6B8C1199" w:rsidTr="0092271D">
        <w:tc>
          <w:tcPr>
            <w:tcW w:w="1838" w:type="dxa"/>
          </w:tcPr>
          <w:p w14:paraId="1370C64A" w14:textId="7DA976E1" w:rsidR="00170471" w:rsidRDefault="00170471" w:rsidP="007B2141">
            <w:r w:rsidRPr="007B2141">
              <w:t>4547492</w:t>
            </w:r>
          </w:p>
        </w:tc>
        <w:tc>
          <w:tcPr>
            <w:tcW w:w="1701" w:type="dxa"/>
          </w:tcPr>
          <w:p w14:paraId="6873B848" w14:textId="2FD6888B" w:rsidR="00170471" w:rsidRDefault="00170471" w:rsidP="007B2141">
            <w:r>
              <w:t>d</w:t>
            </w:r>
          </w:p>
        </w:tc>
        <w:tc>
          <w:tcPr>
            <w:tcW w:w="1417" w:type="dxa"/>
          </w:tcPr>
          <w:p w14:paraId="1B0A947B" w14:textId="3534ED8C" w:rsidR="00170471" w:rsidRDefault="00170471" w:rsidP="007B2141">
            <w:r>
              <w:t>7.5</w:t>
            </w:r>
          </w:p>
        </w:tc>
        <w:tc>
          <w:tcPr>
            <w:tcW w:w="1787" w:type="dxa"/>
          </w:tcPr>
          <w:p w14:paraId="064958C8" w14:textId="5738F006" w:rsidR="00170471" w:rsidRDefault="0092271D" w:rsidP="007B2141">
            <w:r>
              <w:t>5.5</w:t>
            </w:r>
          </w:p>
        </w:tc>
        <w:tc>
          <w:tcPr>
            <w:tcW w:w="1417" w:type="dxa"/>
          </w:tcPr>
          <w:p w14:paraId="778C0667" w14:textId="4ED96D77" w:rsidR="00170471" w:rsidRDefault="00170471" w:rsidP="007B2141">
            <w:r>
              <w:t>results</w:t>
            </w:r>
          </w:p>
        </w:tc>
      </w:tr>
      <w:tr w:rsidR="00170471" w14:paraId="5895CD1E" w14:textId="51DE85F1" w:rsidTr="0092271D">
        <w:tc>
          <w:tcPr>
            <w:tcW w:w="1838" w:type="dxa"/>
          </w:tcPr>
          <w:p w14:paraId="11C432C1" w14:textId="2C157791" w:rsidR="00170471" w:rsidRDefault="00170471" w:rsidP="007B2141">
            <w:r w:rsidRPr="007B2141">
              <w:t>4547492</w:t>
            </w:r>
          </w:p>
        </w:tc>
        <w:tc>
          <w:tcPr>
            <w:tcW w:w="1701" w:type="dxa"/>
          </w:tcPr>
          <w:p w14:paraId="2EDBC5B2" w14:textId="5441039A" w:rsidR="00170471" w:rsidRDefault="00170471" w:rsidP="007B2141">
            <w:r>
              <w:t>d</w:t>
            </w:r>
          </w:p>
        </w:tc>
        <w:tc>
          <w:tcPr>
            <w:tcW w:w="1417" w:type="dxa"/>
          </w:tcPr>
          <w:p w14:paraId="403BFE41" w14:textId="4A89D652" w:rsidR="00170471" w:rsidRDefault="00170471" w:rsidP="007B2141">
            <w:r>
              <w:t>3.27</w:t>
            </w:r>
          </w:p>
        </w:tc>
        <w:tc>
          <w:tcPr>
            <w:tcW w:w="1787" w:type="dxa"/>
          </w:tcPr>
          <w:p w14:paraId="0E57AAA1" w14:textId="05B8BE9B" w:rsidR="00170471" w:rsidRDefault="0092271D" w:rsidP="007B2141">
            <w:r>
              <w:t>3</w:t>
            </w:r>
          </w:p>
        </w:tc>
        <w:tc>
          <w:tcPr>
            <w:tcW w:w="1417" w:type="dxa"/>
          </w:tcPr>
          <w:p w14:paraId="60C55760" w14:textId="46DFAF5F" w:rsidR="00170471" w:rsidRDefault="00170471" w:rsidP="007B2141">
            <w:r>
              <w:t>results</w:t>
            </w:r>
          </w:p>
        </w:tc>
      </w:tr>
      <w:tr w:rsidR="00170471" w14:paraId="1D19929E" w14:textId="0DB5DC23" w:rsidTr="0092271D">
        <w:tc>
          <w:tcPr>
            <w:tcW w:w="1838" w:type="dxa"/>
          </w:tcPr>
          <w:p w14:paraId="2AA86088" w14:textId="2C31C224" w:rsidR="00170471" w:rsidRDefault="00170471" w:rsidP="007B2141">
            <w:r w:rsidRPr="007B2141">
              <w:t>4547492</w:t>
            </w:r>
          </w:p>
        </w:tc>
        <w:tc>
          <w:tcPr>
            <w:tcW w:w="1701" w:type="dxa"/>
          </w:tcPr>
          <w:p w14:paraId="188C1434" w14:textId="3902D6ED" w:rsidR="00170471" w:rsidRDefault="00170471" w:rsidP="007B2141">
            <w:r>
              <w:t>r</w:t>
            </w:r>
          </w:p>
        </w:tc>
        <w:tc>
          <w:tcPr>
            <w:tcW w:w="1417" w:type="dxa"/>
          </w:tcPr>
          <w:p w14:paraId="50EFDDB7" w14:textId="389FEC45" w:rsidR="00170471" w:rsidRDefault="00170471" w:rsidP="007B2141">
            <w:r>
              <w:t>.31</w:t>
            </w:r>
          </w:p>
        </w:tc>
        <w:tc>
          <w:tcPr>
            <w:tcW w:w="1787" w:type="dxa"/>
          </w:tcPr>
          <w:p w14:paraId="3F82FEAE" w14:textId="6E152817" w:rsidR="00170471" w:rsidRDefault="0092271D" w:rsidP="007B2141">
            <w:r>
              <w:t>.2</w:t>
            </w:r>
          </w:p>
        </w:tc>
        <w:tc>
          <w:tcPr>
            <w:tcW w:w="1417" w:type="dxa"/>
          </w:tcPr>
          <w:p w14:paraId="14CAF186" w14:textId="5439912B" w:rsidR="00170471" w:rsidRDefault="00170471" w:rsidP="007B2141">
            <w:r>
              <w:t>discussion</w:t>
            </w:r>
          </w:p>
        </w:tc>
      </w:tr>
      <w:tr w:rsidR="00170471" w14:paraId="745B674D" w14:textId="48A06E1B" w:rsidTr="0092271D">
        <w:tc>
          <w:tcPr>
            <w:tcW w:w="1838" w:type="dxa"/>
          </w:tcPr>
          <w:p w14:paraId="2FD4925B" w14:textId="36E1D627" w:rsidR="00170471" w:rsidRDefault="00170471" w:rsidP="007B2141">
            <w:r w:rsidRPr="007B2141">
              <w:t>4547492</w:t>
            </w:r>
          </w:p>
        </w:tc>
        <w:tc>
          <w:tcPr>
            <w:tcW w:w="1701" w:type="dxa"/>
          </w:tcPr>
          <w:p w14:paraId="08FF68DB" w14:textId="5BC5104A" w:rsidR="00170471" w:rsidRDefault="00170471" w:rsidP="007B2141">
            <w:r>
              <w:t>r</w:t>
            </w:r>
          </w:p>
        </w:tc>
        <w:tc>
          <w:tcPr>
            <w:tcW w:w="1417" w:type="dxa"/>
          </w:tcPr>
          <w:p w14:paraId="49664B16" w14:textId="79DACB19" w:rsidR="00170471" w:rsidRDefault="00170471" w:rsidP="007B2141">
            <w:r>
              <w:t>.06</w:t>
            </w:r>
          </w:p>
        </w:tc>
        <w:tc>
          <w:tcPr>
            <w:tcW w:w="1787" w:type="dxa"/>
          </w:tcPr>
          <w:p w14:paraId="53F71472" w14:textId="083F5B09" w:rsidR="00170471" w:rsidRDefault="0092271D" w:rsidP="007B2141">
            <w:r>
              <w:t>.04</w:t>
            </w:r>
          </w:p>
        </w:tc>
        <w:tc>
          <w:tcPr>
            <w:tcW w:w="1417" w:type="dxa"/>
          </w:tcPr>
          <w:p w14:paraId="4DACE623" w14:textId="1F712DCF" w:rsidR="00170471" w:rsidRDefault="00170471" w:rsidP="007B2141">
            <w:r>
              <w:t>discussion</w:t>
            </w:r>
          </w:p>
        </w:tc>
      </w:tr>
      <w:tr w:rsidR="00170471" w14:paraId="131E7676" w14:textId="7D05AEDE" w:rsidTr="0092271D">
        <w:tc>
          <w:tcPr>
            <w:tcW w:w="1838" w:type="dxa"/>
          </w:tcPr>
          <w:p w14:paraId="31FFDE03" w14:textId="56E952C8" w:rsidR="00170471" w:rsidRDefault="00170471" w:rsidP="007B2141">
            <w:pPr>
              <w:tabs>
                <w:tab w:val="center" w:pos="811"/>
              </w:tabs>
            </w:pPr>
            <w:r w:rsidRPr="007B2141">
              <w:t>5794850</w:t>
            </w:r>
          </w:p>
        </w:tc>
        <w:tc>
          <w:tcPr>
            <w:tcW w:w="1701" w:type="dxa"/>
          </w:tcPr>
          <w:p w14:paraId="3FF4EB96" w14:textId="48BCA419" w:rsidR="00170471" w:rsidRDefault="00170471" w:rsidP="007B2141">
            <w:r>
              <w:t>r</w:t>
            </w:r>
          </w:p>
        </w:tc>
        <w:tc>
          <w:tcPr>
            <w:tcW w:w="1417" w:type="dxa"/>
          </w:tcPr>
          <w:p w14:paraId="31FEB2CF" w14:textId="5AEA9F71" w:rsidR="00170471" w:rsidRDefault="00170471" w:rsidP="007B2141">
            <w:r>
              <w:t>.66</w:t>
            </w:r>
          </w:p>
        </w:tc>
        <w:tc>
          <w:tcPr>
            <w:tcW w:w="1787" w:type="dxa"/>
          </w:tcPr>
          <w:p w14:paraId="2C1E74A9" w14:textId="09401EE8" w:rsidR="00170471" w:rsidRDefault="0092271D" w:rsidP="007B2141">
            <w:r>
              <w:t>.5</w:t>
            </w:r>
          </w:p>
        </w:tc>
        <w:tc>
          <w:tcPr>
            <w:tcW w:w="1417" w:type="dxa"/>
          </w:tcPr>
          <w:p w14:paraId="5E1278E7" w14:textId="48D846BC" w:rsidR="00170471" w:rsidRDefault="0017047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281F3AC2" w14:textId="77777777" w:rsidR="00CE7EC7" w:rsidRPr="00CE7EC7" w:rsidRDefault="007773C4" w:rsidP="00CE7EC7">
      <w:pPr>
        <w:pStyle w:val="EndNoteBibliography"/>
        <w:spacing w:after="0"/>
        <w:ind w:left="720" w:hanging="720"/>
      </w:pPr>
      <w:r>
        <w:fldChar w:fldCharType="begin"/>
      </w:r>
      <w:r>
        <w:instrText xml:space="preserve"> ADDIN EN.REFLIST </w:instrText>
      </w:r>
      <w:r>
        <w:fldChar w:fldCharType="separate"/>
      </w:r>
      <w:r w:rsidR="00CE7EC7" w:rsidRPr="00CE7EC7">
        <w:t xml:space="preserve">Bosco, F. A., Singh, K., Aguinis, H., Field, J. G., &amp; Pierce, C. A. (2015). Correlational Effect Size Benchmarks. </w:t>
      </w:r>
      <w:r w:rsidR="00CE7EC7" w:rsidRPr="00CE7EC7">
        <w:rPr>
          <w:i/>
        </w:rPr>
        <w:t>Journal of Applied Psychology, 100</w:t>
      </w:r>
      <w:r w:rsidR="00CE7EC7" w:rsidRPr="00CE7EC7">
        <w:t>, 431-449. doi:10.1037/a0038047</w:t>
      </w:r>
    </w:p>
    <w:p w14:paraId="47DBB866" w14:textId="0378A515" w:rsidR="00CE7EC7" w:rsidRPr="00CE7EC7" w:rsidRDefault="00CE7EC7" w:rsidP="00CE7EC7">
      <w:pPr>
        <w:pStyle w:val="EndNoteBibliography"/>
        <w:spacing w:after="0"/>
        <w:ind w:left="720" w:hanging="720"/>
      </w:pPr>
      <w:r w:rsidRPr="00CE7EC7">
        <w:t xml:space="preserve">Bosco, F. A., Uggerslev, K. L., &amp; Steel, P. (2017). MetaBUS as a vehicle for facilitating meta-analysis. </w:t>
      </w:r>
      <w:r w:rsidRPr="00CE7EC7">
        <w:rPr>
          <w:i/>
        </w:rPr>
        <w:t>Human Resource Management Review, 27</w:t>
      </w:r>
      <w:r w:rsidRPr="00CE7EC7">
        <w:t>, 237-254. doi:</w:t>
      </w:r>
      <w:hyperlink r:id="rId4" w:history="1">
        <w:r w:rsidRPr="00CE7EC7">
          <w:rPr>
            <w:rStyle w:val="Hyperlink"/>
          </w:rPr>
          <w:t>https://doi.org/10.1016/j.hrmr.2016.09.013</w:t>
        </w:r>
      </w:hyperlink>
    </w:p>
    <w:p w14:paraId="0E83B5B3" w14:textId="77777777" w:rsidR="00CE7EC7" w:rsidRPr="00CE7EC7" w:rsidRDefault="00CE7EC7" w:rsidP="00CE7EC7">
      <w:pPr>
        <w:pStyle w:val="EndNoteBibliography"/>
        <w:spacing w:after="0"/>
        <w:ind w:left="720" w:hanging="720"/>
      </w:pPr>
      <w:r w:rsidRPr="00CE7EC7">
        <w:t>Cohen, J. (1988). Statistical power analysis for the behavioral sciences (2nd ed.). Hillsdale, New Jersey: Erlbaum.</w:t>
      </w:r>
    </w:p>
    <w:p w14:paraId="0A6B06A9" w14:textId="77777777" w:rsidR="00CE7EC7" w:rsidRPr="00CE7EC7" w:rsidRDefault="00CE7EC7" w:rsidP="00CE7EC7">
      <w:pPr>
        <w:pStyle w:val="EndNoteBibliography"/>
        <w:spacing w:after="0"/>
        <w:ind w:left="720" w:hanging="720"/>
      </w:pPr>
      <w:r w:rsidRPr="00CE7EC7">
        <w:t xml:space="preserve">Ferguson, C. J., &amp; Brannick, M. T. (2012). Publication bias in psychological science: prevalence, methods for identifying and controlling, and implications for the use of meta-analyses. </w:t>
      </w:r>
      <w:r w:rsidRPr="00CE7EC7">
        <w:rPr>
          <w:i/>
        </w:rPr>
        <w:t>Psychol Methods, 17</w:t>
      </w:r>
      <w:r w:rsidRPr="00CE7EC7">
        <w:t>, 120-128. doi:10.1037/a0024445</w:t>
      </w:r>
    </w:p>
    <w:p w14:paraId="1B0087DD" w14:textId="77777777" w:rsidR="00CE7EC7" w:rsidRPr="00CE7EC7" w:rsidRDefault="00CE7EC7" w:rsidP="00CE7EC7">
      <w:pPr>
        <w:pStyle w:val="EndNoteBibliography"/>
        <w:spacing w:after="0"/>
        <w:ind w:left="720" w:hanging="720"/>
      </w:pPr>
      <w:r w:rsidRPr="00CE7EC7">
        <w:t xml:space="preserve">Fritz, C. O., Morris, P. E., &amp; Richler, J. J. (2012). Effect size estimates: Current use, calculations, and interpretation. </w:t>
      </w:r>
      <w:r w:rsidRPr="00CE7EC7">
        <w:rPr>
          <w:i/>
        </w:rPr>
        <w:t>Journal of Experimental Psychology: General, 141</w:t>
      </w:r>
      <w:r w:rsidRPr="00CE7EC7">
        <w:t>, 2-18. doi:10.1037/a0024338</w:t>
      </w:r>
    </w:p>
    <w:p w14:paraId="639A1C65" w14:textId="77777777" w:rsidR="00CE7EC7" w:rsidRPr="00CE7EC7" w:rsidRDefault="00CE7EC7" w:rsidP="00CE7EC7">
      <w:pPr>
        <w:pStyle w:val="EndNoteBibliography"/>
        <w:spacing w:after="0"/>
        <w:ind w:left="720" w:hanging="720"/>
      </w:pPr>
      <w:r w:rsidRPr="00CE7EC7">
        <w:t xml:space="preserve">Haase, R. F., Waechter, D. M., &amp; Solomon, G. S. (1982). How significant is a significant difference? Average effect size of research in counseling psychology. </w:t>
      </w:r>
      <w:r w:rsidRPr="00CE7EC7">
        <w:rPr>
          <w:i/>
        </w:rPr>
        <w:t>Journal of Counseling Psychology, 29</w:t>
      </w:r>
      <w:r w:rsidRPr="00CE7EC7">
        <w:t>, 58-65. doi:10.1037/0022-0167.29.1.58</w:t>
      </w:r>
    </w:p>
    <w:p w14:paraId="3D236BA7" w14:textId="77777777" w:rsidR="00CE7EC7" w:rsidRPr="00CE7EC7" w:rsidRDefault="00CE7EC7" w:rsidP="00CE7EC7">
      <w:pPr>
        <w:pStyle w:val="EndNoteBibliography"/>
        <w:spacing w:after="0"/>
        <w:ind w:left="720" w:hanging="720"/>
      </w:pPr>
      <w:r w:rsidRPr="00CE7EC7">
        <w:t xml:space="preserve">LeBel, E. P., McCarthy, R. J., Earp, B. D., Elson, M., &amp; Vanpaemel, W. (2018). A Unified Framework to Quantify the Credibility of Scientific Findings. </w:t>
      </w:r>
      <w:r w:rsidRPr="00CE7EC7">
        <w:rPr>
          <w:i/>
        </w:rPr>
        <w:t>Advances In Methods and Practices in Psychological Science</w:t>
      </w:r>
      <w:r w:rsidRPr="00CE7EC7">
        <w:t>, 2515245918787489. doi:10.1177/2515245918787489</w:t>
      </w:r>
    </w:p>
    <w:p w14:paraId="2130A2D1" w14:textId="77777777" w:rsidR="00CE7EC7" w:rsidRPr="00CE7EC7" w:rsidRDefault="00CE7EC7" w:rsidP="00CE7EC7">
      <w:pPr>
        <w:pStyle w:val="EndNoteBibliography"/>
        <w:spacing w:after="0"/>
        <w:ind w:left="720" w:hanging="720"/>
      </w:pPr>
      <w:r w:rsidRPr="00CE7EC7">
        <w:t xml:space="preserve">Quintana, D. S. (2016). Statistical considerations for reporting and planning heart rate variability case-control studies. </w:t>
      </w:r>
      <w:r w:rsidRPr="00CE7EC7">
        <w:rPr>
          <w:i/>
        </w:rPr>
        <w:t>Psychophysiology, 54</w:t>
      </w:r>
      <w:r w:rsidRPr="00CE7EC7">
        <w:t>, 344-349. doi:10.1111/psyp.12798</w:t>
      </w:r>
    </w:p>
    <w:p w14:paraId="4ABA2D14" w14:textId="77777777" w:rsidR="00CE7EC7" w:rsidRPr="00CE7EC7" w:rsidRDefault="00CE7EC7" w:rsidP="00CE7EC7">
      <w:pPr>
        <w:pStyle w:val="EndNoteBibliography"/>
        <w:ind w:left="720" w:hanging="720"/>
      </w:pPr>
      <w:r w:rsidRPr="00CE7EC7">
        <w:lastRenderedPageBreak/>
        <w:t xml:space="preserve">Szucs, D., &amp; Ioannidis, J. P. A. (2017). Empirical assessment of published effect sizes and power in the recent cognitive neuroscience and psychology literature. </w:t>
      </w:r>
      <w:r w:rsidRPr="00CE7EC7">
        <w:rPr>
          <w:i/>
        </w:rPr>
        <w:t>PLOS Biology, 15</w:t>
      </w:r>
      <w:r w:rsidRPr="00CE7EC7">
        <w:t>, e2000797. doi:10.1371/journal.pbio.2000797</w:t>
      </w:r>
    </w:p>
    <w:p w14:paraId="12A5C20F" w14:textId="59C08BA5"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224&lt;/item&gt;&lt;item&gt;516&lt;/item&gt;&lt;item&gt;562&lt;/item&gt;&lt;item&gt;881&lt;/item&gt;&lt;item&gt;882&lt;/item&gt;&lt;item&gt;886&lt;/item&gt;&lt;item&gt;925&lt;/item&gt;&lt;item&gt;949&lt;/item&gt;&lt;/record-ids&gt;&lt;/item&gt;&lt;/Libraries&gt;"/>
  </w:docVars>
  <w:rsids>
    <w:rsidRoot w:val="004B1F48"/>
    <w:rsid w:val="0002274C"/>
    <w:rsid w:val="00076A9C"/>
    <w:rsid w:val="00105D2D"/>
    <w:rsid w:val="001641C3"/>
    <w:rsid w:val="00170471"/>
    <w:rsid w:val="001A30F6"/>
    <w:rsid w:val="001D7096"/>
    <w:rsid w:val="00217110"/>
    <w:rsid w:val="0022454F"/>
    <w:rsid w:val="00296098"/>
    <w:rsid w:val="002E2197"/>
    <w:rsid w:val="0030704E"/>
    <w:rsid w:val="00314C95"/>
    <w:rsid w:val="00322CD6"/>
    <w:rsid w:val="003406A9"/>
    <w:rsid w:val="00471818"/>
    <w:rsid w:val="00483640"/>
    <w:rsid w:val="004B1F48"/>
    <w:rsid w:val="004B4706"/>
    <w:rsid w:val="004C1BAC"/>
    <w:rsid w:val="00503EF4"/>
    <w:rsid w:val="0053389C"/>
    <w:rsid w:val="00541BBE"/>
    <w:rsid w:val="00564520"/>
    <w:rsid w:val="005B7C76"/>
    <w:rsid w:val="005C7D96"/>
    <w:rsid w:val="005E2042"/>
    <w:rsid w:val="005F092A"/>
    <w:rsid w:val="006810C8"/>
    <w:rsid w:val="006952A8"/>
    <w:rsid w:val="006A6784"/>
    <w:rsid w:val="006C5E1C"/>
    <w:rsid w:val="00714ECC"/>
    <w:rsid w:val="00717FB2"/>
    <w:rsid w:val="007207C5"/>
    <w:rsid w:val="00741791"/>
    <w:rsid w:val="007773C4"/>
    <w:rsid w:val="007B2141"/>
    <w:rsid w:val="0081261D"/>
    <w:rsid w:val="00824714"/>
    <w:rsid w:val="0092271D"/>
    <w:rsid w:val="00924AC6"/>
    <w:rsid w:val="00932AC8"/>
    <w:rsid w:val="00976F78"/>
    <w:rsid w:val="009B04A2"/>
    <w:rsid w:val="009D3A55"/>
    <w:rsid w:val="00A00227"/>
    <w:rsid w:val="00A03D9F"/>
    <w:rsid w:val="00A23672"/>
    <w:rsid w:val="00A80D58"/>
    <w:rsid w:val="00AA5136"/>
    <w:rsid w:val="00AB65F5"/>
    <w:rsid w:val="00B74016"/>
    <w:rsid w:val="00BB1083"/>
    <w:rsid w:val="00BC08FA"/>
    <w:rsid w:val="00BD0FC2"/>
    <w:rsid w:val="00BD6DC8"/>
    <w:rsid w:val="00C15456"/>
    <w:rsid w:val="00CC6431"/>
    <w:rsid w:val="00CE7EC7"/>
    <w:rsid w:val="00D43311"/>
    <w:rsid w:val="00D6357B"/>
    <w:rsid w:val="00D73CFC"/>
    <w:rsid w:val="00D87DC9"/>
    <w:rsid w:val="00DA25A5"/>
    <w:rsid w:val="00E0144F"/>
    <w:rsid w:val="00E309BB"/>
    <w:rsid w:val="00E72CD1"/>
    <w:rsid w:val="00EF30DE"/>
    <w:rsid w:val="00F42143"/>
    <w:rsid w:val="00F53E49"/>
    <w:rsid w:val="00F82779"/>
    <w:rsid w:val="00F85C59"/>
    <w:rsid w:val="00F910F9"/>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676954271">
      <w:bodyDiv w:val="1"/>
      <w:marLeft w:val="0"/>
      <w:marRight w:val="0"/>
      <w:marTop w:val="0"/>
      <w:marBottom w:val="0"/>
      <w:divBdr>
        <w:top w:val="none" w:sz="0" w:space="0" w:color="auto"/>
        <w:left w:val="none" w:sz="0" w:space="0" w:color="auto"/>
        <w:bottom w:val="none" w:sz="0" w:space="0" w:color="auto"/>
        <w:right w:val="none" w:sz="0" w:space="0" w:color="auto"/>
      </w:divBdr>
      <w:divsChild>
        <w:div w:id="232592942">
          <w:marLeft w:val="0"/>
          <w:marRight w:val="0"/>
          <w:marTop w:val="0"/>
          <w:marBottom w:val="0"/>
          <w:divBdr>
            <w:top w:val="none" w:sz="0" w:space="0" w:color="auto"/>
            <w:left w:val="none" w:sz="0" w:space="0" w:color="auto"/>
            <w:bottom w:val="none" w:sz="0" w:space="0" w:color="auto"/>
            <w:right w:val="none" w:sz="0" w:space="0" w:color="auto"/>
          </w:divBdr>
          <w:divsChild>
            <w:div w:id="181918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j.hrmr.2016.09.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7</TotalTime>
  <Pages>6</Pages>
  <Words>3142</Words>
  <Characters>1791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2</cp:revision>
  <dcterms:created xsi:type="dcterms:W3CDTF">2018-08-06T03:48:00Z</dcterms:created>
  <dcterms:modified xsi:type="dcterms:W3CDTF">2018-08-27T08:05:00Z</dcterms:modified>
</cp:coreProperties>
</file>